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Pr="00BC396E" w:rsidRDefault="007F21EA" w:rsidP="00A8393A">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Name</w:t>
      </w:r>
    </w:p>
    <w:p w:rsidR="00A8393A" w:rsidRPr="00BC396E" w:rsidRDefault="007F21EA" w:rsidP="00A8393A">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Name of Professor</w:t>
      </w:r>
    </w:p>
    <w:p w:rsidR="00A8393A" w:rsidRPr="00BC396E" w:rsidRDefault="007F21EA" w:rsidP="00A8393A">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Name of Class</w:t>
      </w:r>
    </w:p>
    <w:p w:rsidR="00A8393A" w:rsidRPr="00BC396E" w:rsidRDefault="007F21EA" w:rsidP="00A8393A">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Day Month Year</w:t>
      </w:r>
    </w:p>
    <w:p w:rsidR="00263ADB" w:rsidRPr="00BC396E" w:rsidRDefault="007F21EA" w:rsidP="00263ADB">
      <w:pPr>
        <w:spacing w:after="0" w:line="480" w:lineRule="auto"/>
        <w:jc w:val="center"/>
        <w:rPr>
          <w:rFonts w:ascii="Times New Roman" w:hAnsi="Times New Roman" w:cs="Times New Roman"/>
          <w:sz w:val="24"/>
          <w:szCs w:val="24"/>
        </w:rPr>
      </w:pPr>
      <w:r w:rsidRPr="00BC396E">
        <w:rPr>
          <w:rFonts w:ascii="Times New Roman" w:hAnsi="Times New Roman" w:cs="Times New Roman"/>
          <w:sz w:val="24"/>
          <w:szCs w:val="24"/>
        </w:rPr>
        <w:t>Pericles Speech</w:t>
      </w:r>
    </w:p>
    <w:p w:rsidR="00193E51" w:rsidRPr="00BC396E" w:rsidRDefault="007F21EA" w:rsidP="00820060">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ab/>
        <w:t xml:space="preserve">The speech given by Pericles </w:t>
      </w:r>
      <w:r w:rsidR="00A06C79" w:rsidRPr="00BC396E">
        <w:rPr>
          <w:rFonts w:ascii="Times New Roman" w:hAnsi="Times New Roman" w:cs="Times New Roman"/>
          <w:sz w:val="24"/>
          <w:szCs w:val="24"/>
        </w:rPr>
        <w:t xml:space="preserve">was in the honor of fallen Athenian heroes at the end of the war </w:t>
      </w:r>
      <w:r w:rsidR="001D7039" w:rsidRPr="00BC396E">
        <w:rPr>
          <w:rFonts w:ascii="Times New Roman" w:hAnsi="Times New Roman" w:cs="Times New Roman"/>
          <w:sz w:val="24"/>
          <w:szCs w:val="24"/>
        </w:rPr>
        <w:t xml:space="preserve">and was filled with the height of emotions and patriotism. In the speech he disrobed the qualities of Athenians </w:t>
      </w:r>
      <w:r w:rsidR="00222D73" w:rsidRPr="00BC396E">
        <w:rPr>
          <w:rFonts w:ascii="Times New Roman" w:hAnsi="Times New Roman" w:cs="Times New Roman"/>
          <w:sz w:val="24"/>
          <w:szCs w:val="24"/>
        </w:rPr>
        <w:t xml:space="preserve">and what makes them great. The idea that they were </w:t>
      </w:r>
      <w:r w:rsidR="00741D62" w:rsidRPr="00BC396E">
        <w:rPr>
          <w:rFonts w:ascii="Times New Roman" w:hAnsi="Times New Roman" w:cs="Times New Roman"/>
          <w:sz w:val="24"/>
          <w:szCs w:val="24"/>
        </w:rPr>
        <w:t>able to strive hard for the good of their country. Some of the great qualities of Athenians described in his speech are that they share the bonds of tru</w:t>
      </w:r>
      <w:bookmarkStart w:id="0" w:name="_GoBack"/>
      <w:bookmarkEnd w:id="0"/>
      <w:r w:rsidR="00741D62" w:rsidRPr="00BC396E">
        <w:rPr>
          <w:rFonts w:ascii="Times New Roman" w:hAnsi="Times New Roman" w:cs="Times New Roman"/>
          <w:sz w:val="24"/>
          <w:szCs w:val="24"/>
        </w:rPr>
        <w:t xml:space="preserve">st and have a mutual desire </w:t>
      </w:r>
      <w:r w:rsidR="00F04784" w:rsidRPr="00BC396E">
        <w:rPr>
          <w:rFonts w:ascii="Times New Roman" w:hAnsi="Times New Roman" w:cs="Times New Roman"/>
          <w:sz w:val="24"/>
          <w:szCs w:val="24"/>
        </w:rPr>
        <w:t>fo</w:t>
      </w:r>
      <w:r w:rsidR="00741D62" w:rsidRPr="00BC396E">
        <w:rPr>
          <w:rFonts w:ascii="Times New Roman" w:hAnsi="Times New Roman" w:cs="Times New Roman"/>
          <w:sz w:val="24"/>
          <w:szCs w:val="24"/>
        </w:rPr>
        <w:t xml:space="preserve">r freedom. What makes them great is that they obey the laws and </w:t>
      </w:r>
      <w:r w:rsidR="00F04784" w:rsidRPr="00BC396E">
        <w:rPr>
          <w:rFonts w:ascii="Times New Roman" w:hAnsi="Times New Roman" w:cs="Times New Roman"/>
          <w:sz w:val="24"/>
          <w:szCs w:val="24"/>
        </w:rPr>
        <w:t>regulations</w:t>
      </w:r>
      <w:r w:rsidR="00741D62" w:rsidRPr="00BC396E">
        <w:rPr>
          <w:rFonts w:ascii="Times New Roman" w:hAnsi="Times New Roman" w:cs="Times New Roman"/>
          <w:sz w:val="24"/>
          <w:szCs w:val="24"/>
        </w:rPr>
        <w:t xml:space="preserve"> not because they are bound to do so but because they really want to do it. </w:t>
      </w:r>
      <w:r w:rsidR="00F04784" w:rsidRPr="00BC396E">
        <w:rPr>
          <w:rFonts w:ascii="Times New Roman" w:hAnsi="Times New Roman" w:cs="Times New Roman"/>
          <w:sz w:val="24"/>
          <w:szCs w:val="24"/>
        </w:rPr>
        <w:t xml:space="preserve">They are a unique type of citizen; they are </w:t>
      </w:r>
      <w:r w:rsidR="008E043A" w:rsidRPr="00BC396E">
        <w:rPr>
          <w:rFonts w:ascii="Times New Roman" w:hAnsi="Times New Roman" w:cs="Times New Roman"/>
          <w:sz w:val="24"/>
          <w:szCs w:val="24"/>
        </w:rPr>
        <w:t>intellige</w:t>
      </w:r>
      <w:r w:rsidR="00F04784" w:rsidRPr="00BC396E">
        <w:rPr>
          <w:rFonts w:ascii="Times New Roman" w:hAnsi="Times New Roman" w:cs="Times New Roman"/>
          <w:sz w:val="24"/>
          <w:szCs w:val="24"/>
        </w:rPr>
        <w:t xml:space="preserve">nt, open-minded, </w:t>
      </w:r>
      <w:r w:rsidR="008E043A" w:rsidRPr="00BC396E">
        <w:rPr>
          <w:rFonts w:ascii="Times New Roman" w:hAnsi="Times New Roman" w:cs="Times New Roman"/>
          <w:sz w:val="24"/>
          <w:szCs w:val="24"/>
        </w:rPr>
        <w:t xml:space="preserve">and tolerant. They are able to cope up with any challenge and </w:t>
      </w:r>
      <w:r w:rsidR="00535408" w:rsidRPr="00BC396E">
        <w:rPr>
          <w:rFonts w:ascii="Times New Roman" w:hAnsi="Times New Roman" w:cs="Times New Roman"/>
          <w:sz w:val="24"/>
          <w:szCs w:val="24"/>
        </w:rPr>
        <w:t>have</w:t>
      </w:r>
      <w:r w:rsidR="008E043A" w:rsidRPr="00BC396E">
        <w:rPr>
          <w:rFonts w:ascii="Times New Roman" w:hAnsi="Times New Roman" w:cs="Times New Roman"/>
          <w:sz w:val="24"/>
          <w:szCs w:val="24"/>
        </w:rPr>
        <w:t xml:space="preserve"> become the new ideal for the Greek world. </w:t>
      </w:r>
    </w:p>
    <w:p w:rsidR="00232EED" w:rsidRPr="00BC396E" w:rsidRDefault="007F21EA" w:rsidP="00232EED">
      <w:pPr>
        <w:spacing w:after="0" w:line="480" w:lineRule="auto"/>
        <w:ind w:firstLine="720"/>
        <w:rPr>
          <w:rFonts w:ascii="Times New Roman" w:hAnsi="Times New Roman" w:cs="Times New Roman"/>
          <w:sz w:val="24"/>
          <w:szCs w:val="24"/>
        </w:rPr>
      </w:pPr>
      <w:r w:rsidRPr="00BC396E">
        <w:rPr>
          <w:rFonts w:ascii="Times New Roman" w:hAnsi="Times New Roman" w:cs="Times New Roman"/>
          <w:sz w:val="24"/>
          <w:szCs w:val="24"/>
        </w:rPr>
        <w:t xml:space="preserve">The state is better than other states of Greek because of their unique system of democracy. He describes this system as "Its administration favors the many instead of the few; this is why it is called a democracy." Their state </w:t>
      </w:r>
      <w:r w:rsidR="00501FEB" w:rsidRPr="00BC396E">
        <w:rPr>
          <w:rFonts w:ascii="Times New Roman" w:hAnsi="Times New Roman" w:cs="Times New Roman"/>
          <w:sz w:val="24"/>
          <w:szCs w:val="24"/>
        </w:rPr>
        <w:t>offers</w:t>
      </w:r>
      <w:r w:rsidRPr="00BC396E">
        <w:rPr>
          <w:rFonts w:ascii="Times New Roman" w:hAnsi="Times New Roman" w:cs="Times New Roman"/>
          <w:sz w:val="24"/>
          <w:szCs w:val="24"/>
        </w:rPr>
        <w:t xml:space="preserve"> justice to all without</w:t>
      </w:r>
      <w:r w:rsidRPr="00BC396E">
        <w:rPr>
          <w:rFonts w:ascii="Times New Roman" w:hAnsi="Times New Roman" w:cs="Times New Roman"/>
          <w:sz w:val="24"/>
          <w:szCs w:val="24"/>
        </w:rPr>
        <w:t xml:space="preserve"> any discrimination </w:t>
      </w:r>
      <w:r w:rsidR="00501FEB" w:rsidRPr="00BC396E">
        <w:rPr>
          <w:rFonts w:ascii="Times New Roman" w:hAnsi="Times New Roman" w:cs="Times New Roman"/>
          <w:sz w:val="24"/>
          <w:szCs w:val="24"/>
        </w:rPr>
        <w:t xml:space="preserve">of the class or wealth. In addition, they do not copy laws of others which makes them unique </w:t>
      </w:r>
      <w:r w:rsidR="00003EA8" w:rsidRPr="00BC396E">
        <w:rPr>
          <w:rFonts w:ascii="Times New Roman" w:hAnsi="Times New Roman" w:cs="Times New Roman"/>
          <w:sz w:val="24"/>
          <w:szCs w:val="24"/>
        </w:rPr>
        <w:t>rather they give a unique role model to the other states. "Our constitution does not copy the laws of neighboring states; we are rather a pattern to others than imitators ourselves."</w:t>
      </w:r>
    </w:p>
    <w:p w:rsidR="00820060" w:rsidRPr="00BC396E" w:rsidRDefault="007F21EA" w:rsidP="00AD6977">
      <w:pPr>
        <w:spacing w:after="0" w:line="480" w:lineRule="auto"/>
        <w:ind w:firstLine="720"/>
        <w:rPr>
          <w:rFonts w:ascii="Times New Roman" w:hAnsi="Times New Roman" w:cs="Times New Roman"/>
          <w:sz w:val="24"/>
          <w:szCs w:val="24"/>
        </w:rPr>
      </w:pPr>
      <w:r w:rsidRPr="00BC396E">
        <w:rPr>
          <w:rFonts w:ascii="Times New Roman" w:hAnsi="Times New Roman" w:cs="Times New Roman"/>
          <w:sz w:val="24"/>
          <w:szCs w:val="24"/>
        </w:rPr>
        <w:t xml:space="preserve">His idea of the state as depicted in his speech is that the state has the purpose of serving the </w:t>
      </w:r>
      <w:r w:rsidR="00E42DEF" w:rsidRPr="00BC396E">
        <w:rPr>
          <w:rFonts w:ascii="Times New Roman" w:hAnsi="Times New Roman" w:cs="Times New Roman"/>
          <w:sz w:val="24"/>
          <w:szCs w:val="24"/>
        </w:rPr>
        <w:t>people</w:t>
      </w:r>
      <w:r w:rsidRPr="00BC396E">
        <w:rPr>
          <w:rFonts w:ascii="Times New Roman" w:hAnsi="Times New Roman" w:cs="Times New Roman"/>
          <w:sz w:val="24"/>
          <w:szCs w:val="24"/>
        </w:rPr>
        <w:t xml:space="preserve"> of the state. He </w:t>
      </w:r>
      <w:r w:rsidR="00072D59" w:rsidRPr="00BC396E">
        <w:rPr>
          <w:rFonts w:ascii="Times New Roman" w:hAnsi="Times New Roman" w:cs="Times New Roman"/>
          <w:sz w:val="24"/>
          <w:szCs w:val="24"/>
        </w:rPr>
        <w:t xml:space="preserve">considers the democracy as the best form of government, and it offers the opportunities to all the men without any discrimination, "class considerations not being </w:t>
      </w:r>
      <w:r w:rsidR="00072D59" w:rsidRPr="00BC396E">
        <w:rPr>
          <w:rFonts w:ascii="Times New Roman" w:hAnsi="Times New Roman" w:cs="Times New Roman"/>
          <w:sz w:val="24"/>
          <w:szCs w:val="24"/>
        </w:rPr>
        <w:lastRenderedPageBreak/>
        <w:t>allowed to interfere with merit"</w:t>
      </w:r>
      <w:r w:rsidR="00BC396E">
        <w:rPr>
          <w:rFonts w:ascii="Times New Roman" w:hAnsi="Times New Roman" w:cs="Times New Roman"/>
          <w:sz w:val="24"/>
          <w:szCs w:val="24"/>
        </w:rPr>
        <w:t xml:space="preserve"> </w:t>
      </w:r>
      <w:r w:rsidR="00BC396E">
        <w:rPr>
          <w:rFonts w:ascii="Times New Roman" w:hAnsi="Times New Roman" w:cs="Times New Roman"/>
          <w:sz w:val="24"/>
          <w:szCs w:val="24"/>
        </w:rPr>
        <w:fldChar w:fldCharType="begin"/>
      </w:r>
      <w:r w:rsidR="00BC396E">
        <w:rPr>
          <w:rFonts w:ascii="Times New Roman" w:hAnsi="Times New Roman" w:cs="Times New Roman"/>
          <w:sz w:val="24"/>
          <w:szCs w:val="24"/>
        </w:rPr>
        <w:instrText xml:space="preserve"> ADDIN ZOTERO_ITEM CSL_CITATION {"citationID":"g0NXo1xc","properties":{"formattedCitation":"{\\rtf ({\\i{}Internet History Sourcebooks})}","plainCitation":"(Internet History Sourcebooks)"},"citationItems":[{"id":1330,"uris":["http://zotero.org/users/local/FGhKhGPG/items/MC92SSLF"],"uri":["http://zotero.org/users/local/FGhKhGPG/items/MC92SSLF"],"itemData":{"id":1330,"type":"webpage","title":"Internet History Sourcebooks","URL":"https://sourcebooks.fordham.edu/ancient/pericles-funeralspeech.asp","accessed":{"date-parts":[["2019",3,11]]}}}],"schema":"https://github.com/citation-style-language/schema/raw/master/csl-citation.json"} </w:instrText>
      </w:r>
      <w:r w:rsidR="00BC396E">
        <w:rPr>
          <w:rFonts w:ascii="Times New Roman" w:hAnsi="Times New Roman" w:cs="Times New Roman"/>
          <w:sz w:val="24"/>
          <w:szCs w:val="24"/>
        </w:rPr>
        <w:fldChar w:fldCharType="separate"/>
      </w:r>
      <w:r w:rsidR="00BC396E" w:rsidRPr="00BC396E">
        <w:rPr>
          <w:rFonts w:ascii="Times New Roman" w:hAnsi="Times New Roman" w:cs="Times New Roman"/>
          <w:sz w:val="24"/>
          <w:szCs w:val="24"/>
        </w:rPr>
        <w:t>(</w:t>
      </w:r>
      <w:r w:rsidR="00BC396E" w:rsidRPr="00BC396E">
        <w:rPr>
          <w:rFonts w:ascii="Times New Roman" w:hAnsi="Times New Roman" w:cs="Times New Roman"/>
          <w:i/>
          <w:iCs/>
          <w:sz w:val="24"/>
          <w:szCs w:val="24"/>
        </w:rPr>
        <w:t>Internet History Sourcebooks</w:t>
      </w:r>
      <w:r w:rsidR="00BC396E" w:rsidRPr="00BC396E">
        <w:rPr>
          <w:rFonts w:ascii="Times New Roman" w:hAnsi="Times New Roman" w:cs="Times New Roman"/>
          <w:sz w:val="24"/>
          <w:szCs w:val="24"/>
        </w:rPr>
        <w:t>)</w:t>
      </w:r>
      <w:r w:rsidR="00BC396E">
        <w:rPr>
          <w:rFonts w:ascii="Times New Roman" w:hAnsi="Times New Roman" w:cs="Times New Roman"/>
          <w:sz w:val="24"/>
          <w:szCs w:val="24"/>
        </w:rPr>
        <w:fldChar w:fldCharType="end"/>
      </w:r>
      <w:r w:rsidR="00072D59" w:rsidRPr="00BC396E">
        <w:rPr>
          <w:rFonts w:ascii="Times New Roman" w:hAnsi="Times New Roman" w:cs="Times New Roman"/>
          <w:sz w:val="24"/>
          <w:szCs w:val="24"/>
        </w:rPr>
        <w:t xml:space="preserve">. That is why he has adopted democracy for his state, and he considers the Athenians as superior to any other citizens of the fellow states. </w:t>
      </w:r>
      <w:r w:rsidR="004907CF" w:rsidRPr="00BC396E">
        <w:rPr>
          <w:rFonts w:ascii="Times New Roman" w:hAnsi="Times New Roman" w:cs="Times New Roman"/>
          <w:sz w:val="24"/>
          <w:szCs w:val="24"/>
        </w:rPr>
        <w:t xml:space="preserve">Since he calls his </w:t>
      </w:r>
      <w:r w:rsidR="002365DF" w:rsidRPr="00BC396E">
        <w:rPr>
          <w:rFonts w:ascii="Times New Roman" w:hAnsi="Times New Roman" w:cs="Times New Roman"/>
          <w:sz w:val="24"/>
          <w:szCs w:val="24"/>
        </w:rPr>
        <w:t>state</w:t>
      </w:r>
      <w:r w:rsidR="004907CF" w:rsidRPr="00BC396E">
        <w:rPr>
          <w:rFonts w:ascii="Times New Roman" w:hAnsi="Times New Roman" w:cs="Times New Roman"/>
          <w:sz w:val="24"/>
          <w:szCs w:val="24"/>
        </w:rPr>
        <w:t xml:space="preserve"> the best and better from the fellow states, his state is the ideal one having democracy as the system in which every capable man enjoys the benefit. </w:t>
      </w:r>
      <w:r w:rsidR="00794E88" w:rsidRPr="00BC396E">
        <w:rPr>
          <w:rFonts w:ascii="Times New Roman" w:hAnsi="Times New Roman" w:cs="Times New Roman"/>
          <w:sz w:val="24"/>
          <w:szCs w:val="24"/>
        </w:rPr>
        <w:t xml:space="preserve">Such state allows several occasions to fresh the mind by celebrating games and sacrifices of its people. The freedom is not just in the government, but it also exists in the ordinary life of the citizens so that the </w:t>
      </w:r>
      <w:r w:rsidR="00D250FB" w:rsidRPr="00BC396E">
        <w:rPr>
          <w:rFonts w:ascii="Times New Roman" w:hAnsi="Times New Roman" w:cs="Times New Roman"/>
          <w:sz w:val="24"/>
          <w:szCs w:val="24"/>
        </w:rPr>
        <w:t xml:space="preserve">Athenians enjoy the same fruits as the fellow states. </w:t>
      </w:r>
      <w:r w:rsidR="002B09EF" w:rsidRPr="00BC396E">
        <w:rPr>
          <w:rFonts w:ascii="Times New Roman" w:hAnsi="Times New Roman" w:cs="Times New Roman"/>
          <w:sz w:val="24"/>
          <w:szCs w:val="24"/>
        </w:rPr>
        <w:t>Such a state is open for the opportunities to the foreigners.</w:t>
      </w:r>
    </w:p>
    <w:p w:rsidR="00AD6977" w:rsidRPr="00BC396E" w:rsidRDefault="007F21EA" w:rsidP="00A227F6">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ab/>
        <w:t xml:space="preserve">In </w:t>
      </w:r>
      <w:r w:rsidR="001E0EDA" w:rsidRPr="00BC396E">
        <w:rPr>
          <w:rFonts w:ascii="Times New Roman" w:hAnsi="Times New Roman" w:cs="Times New Roman"/>
          <w:sz w:val="24"/>
          <w:szCs w:val="24"/>
        </w:rPr>
        <w:t>his speech, he</w:t>
      </w:r>
      <w:r w:rsidR="00281A80" w:rsidRPr="00BC396E">
        <w:rPr>
          <w:rFonts w:ascii="Times New Roman" w:hAnsi="Times New Roman" w:cs="Times New Roman"/>
          <w:sz w:val="24"/>
          <w:szCs w:val="24"/>
        </w:rPr>
        <w:t xml:space="preserve"> addresses the women from the family of those who died in the war. He advised </w:t>
      </w:r>
      <w:r w:rsidR="001E0EDA" w:rsidRPr="00BC396E">
        <w:rPr>
          <w:rFonts w:ascii="Times New Roman" w:hAnsi="Times New Roman" w:cs="Times New Roman"/>
          <w:sz w:val="24"/>
          <w:szCs w:val="24"/>
        </w:rPr>
        <w:t>the women</w:t>
      </w:r>
      <w:r w:rsidR="00281A80" w:rsidRPr="00BC396E">
        <w:rPr>
          <w:rFonts w:ascii="Times New Roman" w:hAnsi="Times New Roman" w:cs="Times New Roman"/>
          <w:sz w:val="24"/>
          <w:szCs w:val="24"/>
        </w:rPr>
        <w:t xml:space="preserve"> on several issues and matters and guided them, regarding what is their role in the success and betterment of the state. </w:t>
      </w:r>
      <w:r w:rsidR="001E0EDA" w:rsidRPr="00BC396E">
        <w:rPr>
          <w:rFonts w:ascii="Times New Roman" w:hAnsi="Times New Roman" w:cs="Times New Roman"/>
          <w:sz w:val="24"/>
          <w:szCs w:val="24"/>
        </w:rPr>
        <w:t xml:space="preserve"> </w:t>
      </w:r>
      <w:r w:rsidR="00525CD6" w:rsidRPr="00BC396E">
        <w:rPr>
          <w:rFonts w:ascii="Times New Roman" w:hAnsi="Times New Roman" w:cs="Times New Roman"/>
          <w:sz w:val="24"/>
          <w:szCs w:val="24"/>
        </w:rPr>
        <w:t xml:space="preserve">His advice has been reduced to an ideological perception which called for silence form Athenian women. </w:t>
      </w:r>
      <w:r w:rsidR="00D476EE" w:rsidRPr="00BC396E">
        <w:rPr>
          <w:rFonts w:ascii="Times New Roman" w:hAnsi="Times New Roman" w:cs="Times New Roman"/>
          <w:sz w:val="24"/>
          <w:szCs w:val="24"/>
        </w:rPr>
        <w:t xml:space="preserve">He </w:t>
      </w:r>
      <w:r w:rsidR="00E1785D" w:rsidRPr="00BC396E">
        <w:rPr>
          <w:rFonts w:ascii="Times New Roman" w:hAnsi="Times New Roman" w:cs="Times New Roman"/>
          <w:sz w:val="24"/>
          <w:szCs w:val="24"/>
        </w:rPr>
        <w:t>persuaded</w:t>
      </w:r>
      <w:r w:rsidR="00D476EE" w:rsidRPr="00BC396E">
        <w:rPr>
          <w:rFonts w:ascii="Times New Roman" w:hAnsi="Times New Roman" w:cs="Times New Roman"/>
          <w:sz w:val="24"/>
          <w:szCs w:val="24"/>
        </w:rPr>
        <w:t xml:space="preserve"> women without offending the men in the audience. He believes the role of women is essential in the success of the strategies that he had to use against the Peloponnesians. </w:t>
      </w:r>
      <w:r w:rsidR="00E1785D" w:rsidRPr="00BC396E">
        <w:rPr>
          <w:rFonts w:ascii="Times New Roman" w:hAnsi="Times New Roman" w:cs="Times New Roman"/>
          <w:sz w:val="24"/>
          <w:szCs w:val="24"/>
        </w:rPr>
        <w:t>He appreciated the women who will be widows and advised them not to mourn over the death of the soldiers but to feel proud being their widows, “On the other hand, if I must say anything on the subject of female excellence to those of you who will now be in widowhood, it will be all comprised in this brief exhortation.”</w:t>
      </w:r>
      <w:r w:rsidR="00BC396E">
        <w:rPr>
          <w:rFonts w:ascii="Times New Roman" w:hAnsi="Times New Roman" w:cs="Times New Roman"/>
          <w:sz w:val="24"/>
          <w:szCs w:val="24"/>
        </w:rPr>
        <w:t xml:space="preserve"> </w:t>
      </w:r>
      <w:r w:rsidR="00BC396E">
        <w:rPr>
          <w:rFonts w:ascii="Times New Roman" w:hAnsi="Times New Roman" w:cs="Times New Roman"/>
          <w:sz w:val="24"/>
          <w:szCs w:val="24"/>
        </w:rPr>
        <w:fldChar w:fldCharType="begin"/>
      </w:r>
      <w:r w:rsidR="00BC396E">
        <w:rPr>
          <w:rFonts w:ascii="Times New Roman" w:hAnsi="Times New Roman" w:cs="Times New Roman"/>
          <w:sz w:val="24"/>
          <w:szCs w:val="24"/>
        </w:rPr>
        <w:instrText xml:space="preserve"> ADDIN ZOTERO_ITEM CSL_CITATION {"citationID":"cr1tUH7c","properties":{"formattedCitation":"{\\rtf ({\\i{}Internet History Sourcebooks})}","plainCitation":"(Internet History Sourcebooks)"},"citationItems":[{"id":1330,"uris":["http://zotero.org/users/local/FGhKhGPG/items/MC92SSLF"],"uri":["http://zotero.org/users/local/FGhKhGPG/items/MC92SSLF"],"itemData":{"id":1330,"type":"webpage","title":"Internet History Sourcebooks","URL":"https://sourcebooks.fordham.edu/ancient/pericles-funeralspeech.asp","accessed":{"date-parts":[["2019",3,11]]}}}],"schema":"https://github.com/citation-style-language/schema/raw/master/csl-citation.json"} </w:instrText>
      </w:r>
      <w:r w:rsidR="00BC396E">
        <w:rPr>
          <w:rFonts w:ascii="Times New Roman" w:hAnsi="Times New Roman" w:cs="Times New Roman"/>
          <w:sz w:val="24"/>
          <w:szCs w:val="24"/>
        </w:rPr>
        <w:fldChar w:fldCharType="separate"/>
      </w:r>
      <w:r w:rsidR="00BC396E" w:rsidRPr="00BC396E">
        <w:rPr>
          <w:rFonts w:ascii="Times New Roman" w:hAnsi="Times New Roman" w:cs="Times New Roman"/>
          <w:sz w:val="24"/>
          <w:szCs w:val="24"/>
        </w:rPr>
        <w:t>(</w:t>
      </w:r>
      <w:r w:rsidR="00BC396E" w:rsidRPr="00BC396E">
        <w:rPr>
          <w:rFonts w:ascii="Times New Roman" w:hAnsi="Times New Roman" w:cs="Times New Roman"/>
          <w:i/>
          <w:iCs/>
          <w:sz w:val="24"/>
          <w:szCs w:val="24"/>
        </w:rPr>
        <w:t>Internet History Sourcebooks</w:t>
      </w:r>
      <w:r w:rsidR="00BC396E" w:rsidRPr="00BC396E">
        <w:rPr>
          <w:rFonts w:ascii="Times New Roman" w:hAnsi="Times New Roman" w:cs="Times New Roman"/>
          <w:sz w:val="24"/>
          <w:szCs w:val="24"/>
        </w:rPr>
        <w:t>)</w:t>
      </w:r>
      <w:r w:rsidR="00BC396E">
        <w:rPr>
          <w:rFonts w:ascii="Times New Roman" w:hAnsi="Times New Roman" w:cs="Times New Roman"/>
          <w:sz w:val="24"/>
          <w:szCs w:val="24"/>
        </w:rPr>
        <w:fldChar w:fldCharType="end"/>
      </w:r>
      <w:r w:rsidR="00BC396E">
        <w:rPr>
          <w:rFonts w:ascii="Times New Roman" w:hAnsi="Times New Roman" w:cs="Times New Roman"/>
          <w:sz w:val="24"/>
          <w:szCs w:val="24"/>
        </w:rPr>
        <w:t>.</w:t>
      </w:r>
      <w:r w:rsidR="00E1785D" w:rsidRPr="00BC396E">
        <w:rPr>
          <w:rFonts w:ascii="Times New Roman" w:hAnsi="Times New Roman" w:cs="Times New Roman"/>
          <w:sz w:val="24"/>
          <w:szCs w:val="24"/>
        </w:rPr>
        <w:t xml:space="preserve"> </w:t>
      </w:r>
      <w:r w:rsidR="008B0F3C" w:rsidRPr="00BC396E">
        <w:rPr>
          <w:rFonts w:ascii="Times New Roman" w:hAnsi="Times New Roman" w:cs="Times New Roman"/>
          <w:sz w:val="24"/>
          <w:szCs w:val="24"/>
        </w:rPr>
        <w:t xml:space="preserve">The </w:t>
      </w:r>
      <w:r w:rsidR="002B7094" w:rsidRPr="00BC396E">
        <w:rPr>
          <w:rFonts w:ascii="Times New Roman" w:hAnsi="Times New Roman" w:cs="Times New Roman"/>
          <w:sz w:val="24"/>
          <w:szCs w:val="24"/>
        </w:rPr>
        <w:t>role of wo</w:t>
      </w:r>
      <w:r w:rsidR="008B0F3C" w:rsidRPr="00BC396E">
        <w:rPr>
          <w:rFonts w:ascii="Times New Roman" w:hAnsi="Times New Roman" w:cs="Times New Roman"/>
          <w:sz w:val="24"/>
          <w:szCs w:val="24"/>
        </w:rPr>
        <w:t xml:space="preserve">men is not just confined to that of the inside of the house but also </w:t>
      </w:r>
      <w:r w:rsidR="002B7094" w:rsidRPr="00BC396E">
        <w:rPr>
          <w:rFonts w:ascii="Times New Roman" w:hAnsi="Times New Roman" w:cs="Times New Roman"/>
          <w:sz w:val="24"/>
          <w:szCs w:val="24"/>
        </w:rPr>
        <w:t xml:space="preserve">outside the house, and they can play the equal role in the betterment of their state and to win against </w:t>
      </w:r>
      <w:r w:rsidR="009A7912" w:rsidRPr="00BC396E">
        <w:rPr>
          <w:rFonts w:ascii="Times New Roman" w:hAnsi="Times New Roman" w:cs="Times New Roman"/>
          <w:sz w:val="24"/>
          <w:szCs w:val="24"/>
        </w:rPr>
        <w:t xml:space="preserve">Peloponnesians. </w:t>
      </w:r>
      <w:r w:rsidR="009C1127" w:rsidRPr="00BC396E">
        <w:rPr>
          <w:rFonts w:ascii="Times New Roman" w:hAnsi="Times New Roman" w:cs="Times New Roman"/>
          <w:sz w:val="24"/>
          <w:szCs w:val="24"/>
        </w:rPr>
        <w:t>Overall women must realize her roles and responsibilities and must be moderate in behavior. "Great will be your glory in not falling short of your natural character; and greatest will be hers who is least talked of among the men, whether for good or for bad.”</w:t>
      </w:r>
    </w:p>
    <w:p w:rsidR="009C1127" w:rsidRPr="00BC396E" w:rsidRDefault="007F21EA" w:rsidP="00B71898">
      <w:pPr>
        <w:spacing w:after="0" w:line="480" w:lineRule="auto"/>
        <w:ind w:firstLine="720"/>
        <w:rPr>
          <w:rFonts w:ascii="Times New Roman" w:hAnsi="Times New Roman" w:cs="Times New Roman"/>
          <w:sz w:val="24"/>
          <w:szCs w:val="24"/>
        </w:rPr>
      </w:pPr>
      <w:r w:rsidRPr="00BC396E">
        <w:rPr>
          <w:rFonts w:ascii="Times New Roman" w:hAnsi="Times New Roman" w:cs="Times New Roman"/>
          <w:sz w:val="24"/>
          <w:szCs w:val="24"/>
        </w:rPr>
        <w:lastRenderedPageBreak/>
        <w:t xml:space="preserve"> He depicts the men who have died sacrificing for their nation and their people like the heroic characters </w:t>
      </w:r>
      <w:r w:rsidR="00A810E8" w:rsidRPr="00BC396E">
        <w:rPr>
          <w:rFonts w:ascii="Times New Roman" w:hAnsi="Times New Roman" w:cs="Times New Roman"/>
          <w:sz w:val="24"/>
          <w:szCs w:val="24"/>
        </w:rPr>
        <w:t xml:space="preserve">and depicts them as the ideal one must follow. They are </w:t>
      </w:r>
      <w:r w:rsidR="003976A1" w:rsidRPr="00BC396E">
        <w:rPr>
          <w:rFonts w:ascii="Times New Roman" w:hAnsi="Times New Roman" w:cs="Times New Roman"/>
          <w:sz w:val="24"/>
          <w:szCs w:val="24"/>
        </w:rPr>
        <w:t>depicted</w:t>
      </w:r>
      <w:r w:rsidR="00A810E8" w:rsidRPr="00BC396E">
        <w:rPr>
          <w:rFonts w:ascii="Times New Roman" w:hAnsi="Times New Roman" w:cs="Times New Roman"/>
          <w:sz w:val="24"/>
          <w:szCs w:val="24"/>
        </w:rPr>
        <w:t xml:space="preserve"> as the role models and perfect examples of how a man must live and die. Athens who died in the service of their country deserves appreciation and praise. </w:t>
      </w:r>
      <w:r w:rsidR="003A228B" w:rsidRPr="00BC396E">
        <w:rPr>
          <w:rFonts w:ascii="Times New Roman" w:hAnsi="Times New Roman" w:cs="Times New Roman"/>
          <w:sz w:val="24"/>
          <w:szCs w:val="24"/>
        </w:rPr>
        <w:t>He pays tribute to the fallen soldiers and embraces the fact that they are the real heroes,</w:t>
      </w:r>
      <w:r w:rsidRPr="00BC396E">
        <w:rPr>
          <w:rFonts w:ascii="Times New Roman" w:hAnsi="Times New Roman" w:cs="Times New Roman"/>
          <w:sz w:val="24"/>
          <w:szCs w:val="24"/>
        </w:rPr>
        <w:t xml:space="preserve"> “the Athens that I have celebrated is only what the heroism of thes</w:t>
      </w:r>
      <w:r w:rsidR="003A228B" w:rsidRPr="00BC396E">
        <w:rPr>
          <w:rFonts w:ascii="Times New Roman" w:hAnsi="Times New Roman" w:cs="Times New Roman"/>
          <w:sz w:val="24"/>
          <w:szCs w:val="24"/>
        </w:rPr>
        <w:t>e and their like have made he</w:t>
      </w:r>
      <w:r w:rsidR="000707A2" w:rsidRPr="00BC396E">
        <w:rPr>
          <w:rFonts w:ascii="Times New Roman" w:hAnsi="Times New Roman" w:cs="Times New Roman"/>
          <w:sz w:val="24"/>
          <w:szCs w:val="24"/>
        </w:rPr>
        <w:t>r”</w:t>
      </w:r>
      <w:r w:rsidR="00BC396E" w:rsidRPr="00BC396E">
        <w:rPr>
          <w:rFonts w:ascii="Times New Roman" w:hAnsi="Times New Roman" w:cs="Times New Roman"/>
          <w:sz w:val="24"/>
          <w:szCs w:val="24"/>
        </w:rPr>
        <w:t xml:space="preserve"> </w:t>
      </w:r>
      <w:r w:rsidR="00BC396E">
        <w:rPr>
          <w:rFonts w:ascii="Times New Roman" w:hAnsi="Times New Roman" w:cs="Times New Roman"/>
          <w:sz w:val="24"/>
          <w:szCs w:val="24"/>
        </w:rPr>
        <w:fldChar w:fldCharType="begin"/>
      </w:r>
      <w:r w:rsidR="00BC396E">
        <w:rPr>
          <w:rFonts w:ascii="Times New Roman" w:hAnsi="Times New Roman" w:cs="Times New Roman"/>
          <w:sz w:val="24"/>
          <w:szCs w:val="24"/>
        </w:rPr>
        <w:instrText xml:space="preserve"> ADDIN ZOTERO_ITEM CSL_CITATION {"citationID":"E2X4dLZS","properties":{"formattedCitation":"{\\rtf ({\\i{}Internet History Sourcebooks})}","plainCitation":"(Internet History Sourcebooks)"},"citationItems":[{"id":1330,"uris":["http://zotero.org/users/local/FGhKhGPG/items/MC92SSLF"],"uri":["http://zotero.org/users/local/FGhKhGPG/items/MC92SSLF"],"itemData":{"id":1330,"type":"webpage","title":"Internet History Sourcebooks","URL":"https://sourcebooks.fordham.edu/ancient/pericles-funeralspeech.asp","accessed":{"date-parts":[["2019",3,11]]}}}],"schema":"https://github.com/citation-style-language/schema/raw/master/csl-citation.json"} </w:instrText>
      </w:r>
      <w:r w:rsidR="00BC396E">
        <w:rPr>
          <w:rFonts w:ascii="Times New Roman" w:hAnsi="Times New Roman" w:cs="Times New Roman"/>
          <w:sz w:val="24"/>
          <w:szCs w:val="24"/>
        </w:rPr>
        <w:fldChar w:fldCharType="separate"/>
      </w:r>
      <w:r w:rsidR="00BC396E" w:rsidRPr="00BC396E">
        <w:rPr>
          <w:rFonts w:ascii="Times New Roman" w:hAnsi="Times New Roman" w:cs="Times New Roman"/>
          <w:sz w:val="24"/>
          <w:szCs w:val="24"/>
        </w:rPr>
        <w:t>(</w:t>
      </w:r>
      <w:r w:rsidR="00BC396E" w:rsidRPr="00BC396E">
        <w:rPr>
          <w:rFonts w:ascii="Times New Roman" w:hAnsi="Times New Roman" w:cs="Times New Roman"/>
          <w:i/>
          <w:iCs/>
          <w:sz w:val="24"/>
          <w:szCs w:val="24"/>
        </w:rPr>
        <w:t>Internet History Sourcebooks</w:t>
      </w:r>
      <w:r w:rsidR="00BC396E" w:rsidRPr="00BC396E">
        <w:rPr>
          <w:rFonts w:ascii="Times New Roman" w:hAnsi="Times New Roman" w:cs="Times New Roman"/>
          <w:sz w:val="24"/>
          <w:szCs w:val="24"/>
        </w:rPr>
        <w:t>)</w:t>
      </w:r>
      <w:r w:rsidR="00BC396E">
        <w:rPr>
          <w:rFonts w:ascii="Times New Roman" w:hAnsi="Times New Roman" w:cs="Times New Roman"/>
          <w:sz w:val="24"/>
          <w:szCs w:val="24"/>
        </w:rPr>
        <w:fldChar w:fldCharType="end"/>
      </w:r>
      <w:r w:rsidR="000707A2" w:rsidRPr="00BC396E">
        <w:rPr>
          <w:rFonts w:ascii="Times New Roman" w:hAnsi="Times New Roman" w:cs="Times New Roman"/>
          <w:sz w:val="24"/>
          <w:szCs w:val="24"/>
        </w:rPr>
        <w:t xml:space="preserve">. </w:t>
      </w:r>
      <w:r w:rsidR="003976A1" w:rsidRPr="00BC396E">
        <w:rPr>
          <w:rFonts w:ascii="Times New Roman" w:hAnsi="Times New Roman" w:cs="Times New Roman"/>
          <w:sz w:val="24"/>
          <w:szCs w:val="24"/>
        </w:rPr>
        <w:t xml:space="preserve">According to him the value of </w:t>
      </w:r>
      <w:r w:rsidR="00DB4217" w:rsidRPr="00BC396E">
        <w:rPr>
          <w:rFonts w:ascii="Times New Roman" w:hAnsi="Times New Roman" w:cs="Times New Roman"/>
          <w:sz w:val="24"/>
          <w:szCs w:val="24"/>
        </w:rPr>
        <w:t>these</w:t>
      </w:r>
      <w:r w:rsidR="003976A1" w:rsidRPr="00BC396E">
        <w:rPr>
          <w:rFonts w:ascii="Times New Roman" w:hAnsi="Times New Roman" w:cs="Times New Roman"/>
          <w:sz w:val="24"/>
          <w:szCs w:val="24"/>
        </w:rPr>
        <w:t xml:space="preserve"> </w:t>
      </w:r>
      <w:r w:rsidR="00DB4217" w:rsidRPr="00BC396E">
        <w:rPr>
          <w:rFonts w:ascii="Times New Roman" w:hAnsi="Times New Roman" w:cs="Times New Roman"/>
          <w:sz w:val="24"/>
          <w:szCs w:val="24"/>
        </w:rPr>
        <w:t>spirits</w:t>
      </w:r>
      <w:r w:rsidR="003976A1" w:rsidRPr="00BC396E">
        <w:rPr>
          <w:rFonts w:ascii="Times New Roman" w:hAnsi="Times New Roman" w:cs="Times New Roman"/>
          <w:sz w:val="24"/>
          <w:szCs w:val="24"/>
        </w:rPr>
        <w:t xml:space="preserve"> who died </w:t>
      </w:r>
      <w:r w:rsidR="00DB4217" w:rsidRPr="00BC396E">
        <w:rPr>
          <w:rFonts w:ascii="Times New Roman" w:hAnsi="Times New Roman" w:cs="Times New Roman"/>
          <w:sz w:val="24"/>
          <w:szCs w:val="24"/>
        </w:rPr>
        <w:t>cannot</w:t>
      </w:r>
      <w:r w:rsidR="003976A1" w:rsidRPr="00BC396E">
        <w:rPr>
          <w:rFonts w:ascii="Times New Roman" w:hAnsi="Times New Roman" w:cs="Times New Roman"/>
          <w:sz w:val="24"/>
          <w:szCs w:val="24"/>
        </w:rPr>
        <w:t xml:space="preserve"> </w:t>
      </w:r>
      <w:r w:rsidR="00DB4217" w:rsidRPr="00BC396E">
        <w:rPr>
          <w:rFonts w:ascii="Times New Roman" w:hAnsi="Times New Roman" w:cs="Times New Roman"/>
          <w:sz w:val="24"/>
          <w:szCs w:val="24"/>
        </w:rPr>
        <w:t>be</w:t>
      </w:r>
      <w:r w:rsidR="003976A1" w:rsidRPr="00BC396E">
        <w:rPr>
          <w:rFonts w:ascii="Times New Roman" w:hAnsi="Times New Roman" w:cs="Times New Roman"/>
          <w:sz w:val="24"/>
          <w:szCs w:val="24"/>
        </w:rPr>
        <w:t xml:space="preserve"> </w:t>
      </w:r>
      <w:r w:rsidR="00DB4217" w:rsidRPr="00BC396E">
        <w:rPr>
          <w:rFonts w:ascii="Times New Roman" w:hAnsi="Times New Roman" w:cs="Times New Roman"/>
          <w:sz w:val="24"/>
          <w:szCs w:val="24"/>
        </w:rPr>
        <w:t>described</w:t>
      </w:r>
      <w:r w:rsidR="003976A1" w:rsidRPr="00BC396E">
        <w:rPr>
          <w:rFonts w:ascii="Times New Roman" w:hAnsi="Times New Roman" w:cs="Times New Roman"/>
          <w:sz w:val="24"/>
          <w:szCs w:val="24"/>
        </w:rPr>
        <w:t xml:space="preserve"> in words, and they deserve the praise and </w:t>
      </w:r>
      <w:r w:rsidR="00DB4217" w:rsidRPr="00BC396E">
        <w:rPr>
          <w:rFonts w:ascii="Times New Roman" w:hAnsi="Times New Roman" w:cs="Times New Roman"/>
          <w:sz w:val="24"/>
          <w:szCs w:val="24"/>
        </w:rPr>
        <w:t>gratitude</w:t>
      </w:r>
      <w:r w:rsidR="00960474" w:rsidRPr="00BC396E">
        <w:rPr>
          <w:rFonts w:ascii="Times New Roman" w:hAnsi="Times New Roman" w:cs="Times New Roman"/>
          <w:sz w:val="24"/>
          <w:szCs w:val="24"/>
        </w:rPr>
        <w:t>, “You, their survivors, must determine to have as unfaltering a resolution in the field, though you may pray that it may have a happier issue.”</w:t>
      </w:r>
      <w:r w:rsidR="003976A1" w:rsidRPr="00BC396E">
        <w:rPr>
          <w:rFonts w:ascii="Times New Roman" w:hAnsi="Times New Roman" w:cs="Times New Roman"/>
          <w:sz w:val="24"/>
          <w:szCs w:val="24"/>
        </w:rPr>
        <w:t xml:space="preserve"> </w:t>
      </w:r>
      <w:r w:rsidR="00875DFB" w:rsidRPr="00BC396E">
        <w:rPr>
          <w:rFonts w:ascii="Times New Roman" w:hAnsi="Times New Roman" w:cs="Times New Roman"/>
          <w:sz w:val="24"/>
          <w:szCs w:val="24"/>
        </w:rPr>
        <w:t>They are the examples which are only celebrated in their own country but will be respected in foreign lands as well.</w:t>
      </w:r>
    </w:p>
    <w:p w:rsidR="00960474" w:rsidRDefault="007F21EA" w:rsidP="00A227F6">
      <w:pPr>
        <w:spacing w:after="0" w:line="480" w:lineRule="auto"/>
        <w:rPr>
          <w:rFonts w:ascii="Times New Roman" w:hAnsi="Times New Roman" w:cs="Times New Roman"/>
          <w:sz w:val="24"/>
          <w:szCs w:val="24"/>
        </w:rPr>
      </w:pPr>
      <w:r w:rsidRPr="00BC396E">
        <w:rPr>
          <w:rFonts w:ascii="Times New Roman" w:hAnsi="Times New Roman" w:cs="Times New Roman"/>
          <w:sz w:val="24"/>
          <w:szCs w:val="24"/>
        </w:rPr>
        <w:tab/>
      </w:r>
      <w:r w:rsidR="008F37F0" w:rsidRPr="00BC396E">
        <w:rPr>
          <w:rFonts w:ascii="Times New Roman" w:hAnsi="Times New Roman" w:cs="Times New Roman"/>
          <w:sz w:val="24"/>
          <w:szCs w:val="24"/>
        </w:rPr>
        <w:t>At that time religion as the religion was deeply embedded in the civic life of people and they could not consider a separation between the state and the church.</w:t>
      </w:r>
      <w:r w:rsidR="00B8318A" w:rsidRPr="00BC396E">
        <w:rPr>
          <w:rFonts w:ascii="Times New Roman" w:hAnsi="Times New Roman" w:cs="Times New Roman"/>
          <w:sz w:val="24"/>
          <w:szCs w:val="24"/>
        </w:rPr>
        <w:t xml:space="preserve"> Participation in rituals was considered a political act. </w:t>
      </w:r>
      <w:r w:rsidR="008F37F0" w:rsidRPr="00BC396E">
        <w:rPr>
          <w:rFonts w:ascii="Times New Roman" w:hAnsi="Times New Roman" w:cs="Times New Roman"/>
          <w:sz w:val="24"/>
          <w:szCs w:val="24"/>
        </w:rPr>
        <w:t xml:space="preserve"> Pericles had a relationship with gods, and he was the spokesman of the civic religion. </w:t>
      </w:r>
      <w:r w:rsidR="00BC396E" w:rsidRPr="00BC396E">
        <w:rPr>
          <w:rFonts w:ascii="Times New Roman" w:hAnsi="Times New Roman" w:cs="Times New Roman"/>
          <w:sz w:val="24"/>
          <w:szCs w:val="24"/>
        </w:rPr>
        <w:t xml:space="preserve">Due to his attachment to religion, he was inclined to making policies aimed at launching architectural, religious works throughout Attica; and, furthermore, he was engaged in such doings at a time when the city was familiarizing with autochthony </w:t>
      </w:r>
      <w:r w:rsidR="00B8318A" w:rsidRPr="00BC396E">
        <w:rPr>
          <w:rFonts w:ascii="Times New Roman" w:hAnsi="Times New Roman" w:cs="Times New Roman"/>
          <w:sz w:val="24"/>
          <w:szCs w:val="24"/>
        </w:rPr>
        <w:t xml:space="preserve">He had </w:t>
      </w:r>
      <w:r w:rsidR="00BC396E" w:rsidRPr="00BC396E">
        <w:rPr>
          <w:rFonts w:ascii="Times New Roman" w:hAnsi="Times New Roman" w:cs="Times New Roman"/>
          <w:sz w:val="24"/>
          <w:szCs w:val="24"/>
        </w:rPr>
        <w:t xml:space="preserve">also developed personal relationships with God. </w:t>
      </w:r>
    </w:p>
    <w:p w:rsidR="002F7801" w:rsidRDefault="002F7801" w:rsidP="00A227F6">
      <w:pPr>
        <w:spacing w:after="0" w:line="480" w:lineRule="auto"/>
        <w:rPr>
          <w:rFonts w:ascii="Times New Roman" w:hAnsi="Times New Roman" w:cs="Times New Roman"/>
          <w:sz w:val="24"/>
          <w:szCs w:val="24"/>
        </w:rPr>
      </w:pPr>
    </w:p>
    <w:p w:rsidR="002F7801" w:rsidRDefault="002F7801" w:rsidP="00A227F6">
      <w:pPr>
        <w:spacing w:after="0" w:line="480" w:lineRule="auto"/>
        <w:rPr>
          <w:rFonts w:ascii="Times New Roman" w:hAnsi="Times New Roman" w:cs="Times New Roman"/>
          <w:sz w:val="24"/>
          <w:szCs w:val="24"/>
        </w:rPr>
      </w:pPr>
    </w:p>
    <w:p w:rsidR="002F7801" w:rsidRDefault="002F7801" w:rsidP="00A227F6">
      <w:pPr>
        <w:spacing w:after="0" w:line="480" w:lineRule="auto"/>
        <w:rPr>
          <w:rFonts w:ascii="Times New Roman" w:hAnsi="Times New Roman" w:cs="Times New Roman"/>
          <w:sz w:val="24"/>
          <w:szCs w:val="24"/>
        </w:rPr>
      </w:pPr>
    </w:p>
    <w:p w:rsidR="002F7801" w:rsidRDefault="002F7801" w:rsidP="00A227F6">
      <w:pPr>
        <w:spacing w:after="0" w:line="480" w:lineRule="auto"/>
        <w:rPr>
          <w:rFonts w:ascii="Times New Roman" w:hAnsi="Times New Roman" w:cs="Times New Roman"/>
          <w:sz w:val="24"/>
          <w:szCs w:val="24"/>
        </w:rPr>
      </w:pPr>
    </w:p>
    <w:p w:rsidR="002F7801" w:rsidRDefault="002F7801" w:rsidP="00A227F6">
      <w:pPr>
        <w:spacing w:after="0" w:line="480" w:lineRule="auto"/>
        <w:rPr>
          <w:rFonts w:ascii="Times New Roman" w:hAnsi="Times New Roman" w:cs="Times New Roman"/>
          <w:sz w:val="24"/>
          <w:szCs w:val="24"/>
        </w:rPr>
      </w:pPr>
    </w:p>
    <w:p w:rsidR="002F7801" w:rsidRDefault="002F7801" w:rsidP="00A227F6">
      <w:pPr>
        <w:spacing w:after="0" w:line="480" w:lineRule="auto"/>
        <w:rPr>
          <w:rFonts w:ascii="Times New Roman" w:hAnsi="Times New Roman" w:cs="Times New Roman"/>
          <w:sz w:val="24"/>
          <w:szCs w:val="24"/>
        </w:rPr>
      </w:pPr>
    </w:p>
    <w:p w:rsidR="00BC396E" w:rsidRDefault="007F21EA" w:rsidP="00A227F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orks Cited </w:t>
      </w:r>
    </w:p>
    <w:p w:rsidR="00BC396E" w:rsidRPr="00BC396E" w:rsidRDefault="007F21EA" w:rsidP="00BC396E">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BC396E">
        <w:rPr>
          <w:rFonts w:ascii="Times New Roman" w:hAnsi="Times New Roman" w:cs="Times New Roman"/>
          <w:i/>
          <w:iCs/>
          <w:sz w:val="24"/>
        </w:rPr>
        <w:t>Internet History Sourcebooks</w:t>
      </w:r>
      <w:r w:rsidRPr="00BC396E">
        <w:rPr>
          <w:rFonts w:ascii="Times New Roman" w:hAnsi="Times New Roman" w:cs="Times New Roman"/>
          <w:sz w:val="24"/>
        </w:rPr>
        <w:t>. https://sourcebooks.fordham.edu/ancient/pericles-funeralspeech.asp. Accessed 11 Mar. 2019.</w:t>
      </w:r>
    </w:p>
    <w:p w:rsidR="00BC396E" w:rsidRDefault="007F21EA" w:rsidP="00A227F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C396E"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21EA" w:rsidRDefault="007F21EA">
      <w:pPr>
        <w:spacing w:after="0" w:line="240" w:lineRule="auto"/>
      </w:pPr>
      <w:r>
        <w:separator/>
      </w:r>
    </w:p>
  </w:endnote>
  <w:endnote w:type="continuationSeparator" w:id="0">
    <w:p w:rsidR="007F21EA" w:rsidRDefault="007F2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21EA" w:rsidRDefault="007F21EA">
      <w:pPr>
        <w:spacing w:after="0" w:line="240" w:lineRule="auto"/>
      </w:pPr>
      <w:r>
        <w:separator/>
      </w:r>
    </w:p>
  </w:footnote>
  <w:footnote w:type="continuationSeparator" w:id="0">
    <w:p w:rsidR="007F21EA" w:rsidRDefault="007F21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7F21EA" w:rsidP="00A4227F">
    <w:pPr>
      <w:pStyle w:val="Header"/>
      <w:jc w:val="right"/>
    </w:pPr>
    <w:r>
      <w:rPr>
        <w:rFonts w:ascii="Times New Roman" w:hAnsi="Times New Roman" w:cs="Times New Roman"/>
        <w:sz w:val="24"/>
        <w:szCs w:val="24"/>
      </w:rPr>
      <w:t>Last nam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3EA8"/>
    <w:rsid w:val="00004668"/>
    <w:rsid w:val="00016ABD"/>
    <w:rsid w:val="00016BF8"/>
    <w:rsid w:val="00040AA8"/>
    <w:rsid w:val="000707A2"/>
    <w:rsid w:val="00072D59"/>
    <w:rsid w:val="00074995"/>
    <w:rsid w:val="00081C2A"/>
    <w:rsid w:val="000A2BE5"/>
    <w:rsid w:val="000B7FB2"/>
    <w:rsid w:val="000D3193"/>
    <w:rsid w:val="000E132D"/>
    <w:rsid w:val="000E65DA"/>
    <w:rsid w:val="001829A5"/>
    <w:rsid w:val="0019276B"/>
    <w:rsid w:val="00193E51"/>
    <w:rsid w:val="001A3700"/>
    <w:rsid w:val="001D7039"/>
    <w:rsid w:val="001E0EDA"/>
    <w:rsid w:val="002128DC"/>
    <w:rsid w:val="00222D73"/>
    <w:rsid w:val="002324B1"/>
    <w:rsid w:val="00232EED"/>
    <w:rsid w:val="002365DF"/>
    <w:rsid w:val="00262498"/>
    <w:rsid w:val="00263ADB"/>
    <w:rsid w:val="0027136A"/>
    <w:rsid w:val="0027162B"/>
    <w:rsid w:val="002738C8"/>
    <w:rsid w:val="0027530F"/>
    <w:rsid w:val="00281A80"/>
    <w:rsid w:val="00287C80"/>
    <w:rsid w:val="002938C4"/>
    <w:rsid w:val="002A6446"/>
    <w:rsid w:val="002B09EF"/>
    <w:rsid w:val="002B7094"/>
    <w:rsid w:val="002C5A7C"/>
    <w:rsid w:val="002D65CE"/>
    <w:rsid w:val="002F7801"/>
    <w:rsid w:val="00323080"/>
    <w:rsid w:val="00361A60"/>
    <w:rsid w:val="003976A1"/>
    <w:rsid w:val="003A228B"/>
    <w:rsid w:val="003A254E"/>
    <w:rsid w:val="003A32AF"/>
    <w:rsid w:val="003B2766"/>
    <w:rsid w:val="003B4567"/>
    <w:rsid w:val="003B64F6"/>
    <w:rsid w:val="003C5988"/>
    <w:rsid w:val="003D0E47"/>
    <w:rsid w:val="003D406F"/>
    <w:rsid w:val="004303C5"/>
    <w:rsid w:val="00437D59"/>
    <w:rsid w:val="004859D6"/>
    <w:rsid w:val="004907CF"/>
    <w:rsid w:val="004B59D5"/>
    <w:rsid w:val="004E189E"/>
    <w:rsid w:val="00501FEB"/>
    <w:rsid w:val="005027F0"/>
    <w:rsid w:val="00525CD6"/>
    <w:rsid w:val="00535408"/>
    <w:rsid w:val="00536605"/>
    <w:rsid w:val="005D3613"/>
    <w:rsid w:val="00624516"/>
    <w:rsid w:val="00630B2F"/>
    <w:rsid w:val="006317F1"/>
    <w:rsid w:val="00667E20"/>
    <w:rsid w:val="006A3B44"/>
    <w:rsid w:val="006B6A2F"/>
    <w:rsid w:val="006B6C20"/>
    <w:rsid w:val="006C69AA"/>
    <w:rsid w:val="006D3DF5"/>
    <w:rsid w:val="006D6792"/>
    <w:rsid w:val="006E0026"/>
    <w:rsid w:val="006E0637"/>
    <w:rsid w:val="006F44E2"/>
    <w:rsid w:val="00741D62"/>
    <w:rsid w:val="00775832"/>
    <w:rsid w:val="00783654"/>
    <w:rsid w:val="00794E88"/>
    <w:rsid w:val="007B4207"/>
    <w:rsid w:val="007C5DE2"/>
    <w:rsid w:val="007F21EA"/>
    <w:rsid w:val="00810272"/>
    <w:rsid w:val="00820060"/>
    <w:rsid w:val="00833B4E"/>
    <w:rsid w:val="00856CFD"/>
    <w:rsid w:val="00875DFB"/>
    <w:rsid w:val="008A5DC4"/>
    <w:rsid w:val="008B0F3C"/>
    <w:rsid w:val="008D57EA"/>
    <w:rsid w:val="008E043A"/>
    <w:rsid w:val="008F37F0"/>
    <w:rsid w:val="009305B8"/>
    <w:rsid w:val="00932474"/>
    <w:rsid w:val="00936544"/>
    <w:rsid w:val="00947DC5"/>
    <w:rsid w:val="00960474"/>
    <w:rsid w:val="009A1AE9"/>
    <w:rsid w:val="009A7912"/>
    <w:rsid w:val="009B3F91"/>
    <w:rsid w:val="009C1127"/>
    <w:rsid w:val="009C36E2"/>
    <w:rsid w:val="00A01E8B"/>
    <w:rsid w:val="00A06ACA"/>
    <w:rsid w:val="00A06C79"/>
    <w:rsid w:val="00A17115"/>
    <w:rsid w:val="00A227F6"/>
    <w:rsid w:val="00A242E5"/>
    <w:rsid w:val="00A31342"/>
    <w:rsid w:val="00A4227F"/>
    <w:rsid w:val="00A5191D"/>
    <w:rsid w:val="00A57381"/>
    <w:rsid w:val="00A648CC"/>
    <w:rsid w:val="00A810E8"/>
    <w:rsid w:val="00A8393A"/>
    <w:rsid w:val="00AD2EAB"/>
    <w:rsid w:val="00AD6977"/>
    <w:rsid w:val="00B31EF1"/>
    <w:rsid w:val="00B37643"/>
    <w:rsid w:val="00B60FEB"/>
    <w:rsid w:val="00B677D6"/>
    <w:rsid w:val="00B71898"/>
    <w:rsid w:val="00B8318A"/>
    <w:rsid w:val="00B91B28"/>
    <w:rsid w:val="00BA4BD6"/>
    <w:rsid w:val="00BC396E"/>
    <w:rsid w:val="00BD2394"/>
    <w:rsid w:val="00BD2C2D"/>
    <w:rsid w:val="00BF0583"/>
    <w:rsid w:val="00C33769"/>
    <w:rsid w:val="00C80E4D"/>
    <w:rsid w:val="00CB2F72"/>
    <w:rsid w:val="00CD3396"/>
    <w:rsid w:val="00D16C54"/>
    <w:rsid w:val="00D250FB"/>
    <w:rsid w:val="00D34E08"/>
    <w:rsid w:val="00D4304E"/>
    <w:rsid w:val="00D476EE"/>
    <w:rsid w:val="00D52AC5"/>
    <w:rsid w:val="00D84B40"/>
    <w:rsid w:val="00D9117E"/>
    <w:rsid w:val="00DB4217"/>
    <w:rsid w:val="00DB6E19"/>
    <w:rsid w:val="00DC6A93"/>
    <w:rsid w:val="00DE4F84"/>
    <w:rsid w:val="00E1785D"/>
    <w:rsid w:val="00E2271E"/>
    <w:rsid w:val="00E22D04"/>
    <w:rsid w:val="00E25F35"/>
    <w:rsid w:val="00E42DEF"/>
    <w:rsid w:val="00E85A7B"/>
    <w:rsid w:val="00EB2204"/>
    <w:rsid w:val="00EB4165"/>
    <w:rsid w:val="00EC693C"/>
    <w:rsid w:val="00F04784"/>
    <w:rsid w:val="00F24B61"/>
    <w:rsid w:val="00F40124"/>
    <w:rsid w:val="00F42EC7"/>
    <w:rsid w:val="00F6468F"/>
    <w:rsid w:val="00FA121B"/>
    <w:rsid w:val="00FD4D3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BC396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1</TotalTime>
  <Pages>1</Pages>
  <Words>1099</Words>
  <Characters>626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50</cp:revision>
  <dcterms:created xsi:type="dcterms:W3CDTF">2019-03-11T06:24:00Z</dcterms:created>
  <dcterms:modified xsi:type="dcterms:W3CDTF">2019-03-1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9HFkossS"/&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